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7D3A52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tter</w:t>
      </w:r>
    </w:p>
    <w:p w:rsidR="0008177B" w:rsidRDefault="007D3A52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7D3A52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AA5F44" w:rsidRDefault="007D3A52" w:rsidP="00AA5F4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etter</w:t>
      </w:r>
    </w:p>
    <w:p w:rsidR="00AA5F44" w:rsidRPr="00AB2E4B" w:rsidRDefault="007D3A52" w:rsidP="00670401">
      <w:pPr>
        <w:spacing w:line="480" w:lineRule="auto"/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</w:pP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Date: ______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="00670401"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Your Name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Address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Contact Number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E-mail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Recipient Name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Recipient Address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</w:rPr>
        <w:br/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 xml:space="preserve">Dear </w:t>
      </w:r>
      <w:r w:rsidR="00670401"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Sir</w:t>
      </w:r>
      <w:r w:rsidRPr="00AB2E4B">
        <w:rPr>
          <w:rFonts w:ascii="Times New Roman" w:hAnsi="Times New Roman" w:cs="Times New Roman"/>
          <w:color w:val="0D0D0D" w:themeColor="text1" w:themeTint="F2"/>
          <w:sz w:val="24"/>
          <w:szCs w:val="24"/>
          <w:shd w:val="clear" w:color="auto" w:fill="FFFFFF"/>
        </w:rPr>
        <w:t>,</w:t>
      </w:r>
    </w:p>
    <w:p w:rsidR="00151F58" w:rsidRDefault="007D3A52" w:rsidP="0067040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ab/>
      </w:r>
      <w:r>
        <w:rPr>
          <w:rFonts w:ascii="Times New Roman" w:hAnsi="Times New Roman" w:cs="Times New Roman"/>
          <w:sz w:val="24"/>
          <w:szCs w:val="24"/>
        </w:rPr>
        <w:t>I wa</w:t>
      </w:r>
      <w:r w:rsidR="00FC7450">
        <w:rPr>
          <w:rFonts w:ascii="Times New Roman" w:hAnsi="Times New Roman" w:cs="Times New Roman"/>
          <w:sz w:val="24"/>
          <w:szCs w:val="24"/>
        </w:rPr>
        <w:t>nted to share my views and goal</w:t>
      </w:r>
      <w:r>
        <w:rPr>
          <w:rFonts w:ascii="Times New Roman" w:hAnsi="Times New Roman" w:cs="Times New Roman"/>
          <w:sz w:val="24"/>
          <w:szCs w:val="24"/>
        </w:rPr>
        <w:t xml:space="preserve"> that I want to fulfill by choosing the career of nursing. Nursing is a challenging field, and every day brings new challenge</w:t>
      </w:r>
      <w:r w:rsidR="00FC745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nd tasks. In the nursing profession, I can save humanity by dealing through many aspects of p</w:t>
      </w:r>
      <w:r>
        <w:rPr>
          <w:rFonts w:ascii="Times New Roman" w:hAnsi="Times New Roman" w:cs="Times New Roman"/>
          <w:sz w:val="24"/>
          <w:szCs w:val="24"/>
        </w:rPr>
        <w:t>atient care. I can provide help to the families of the patient by satisfying them in a difficult time. There was a time when I did not know about my future professional, and then I saw my mother dying because of the lack of medical attention. This incident</w:t>
      </w:r>
      <w:r>
        <w:rPr>
          <w:rFonts w:ascii="Times New Roman" w:hAnsi="Times New Roman" w:cs="Times New Roman"/>
          <w:sz w:val="24"/>
          <w:szCs w:val="24"/>
        </w:rPr>
        <w:t xml:space="preserve"> made my mind that I will be a nurse one day. I want to provide medical attention to all mother and everyone who need it. I think that nursing is a career full of learning and opportunities. As a nurse, I will get </w:t>
      </w:r>
      <w:r w:rsidR="00AB2E4B">
        <w:rPr>
          <w:rFonts w:ascii="Times New Roman" w:hAnsi="Times New Roman" w:cs="Times New Roman"/>
          <w:sz w:val="24"/>
          <w:szCs w:val="24"/>
        </w:rPr>
        <w:t>chance to perform in a variety of medical settings, Technology or medical advancement will help me to learn more and more with time</w:t>
      </w:r>
      <w:r w:rsidR="00BC52E8">
        <w:rPr>
          <w:rFonts w:ascii="Times New Roman" w:hAnsi="Times New Roman" w:cs="Times New Roman"/>
          <w:sz w:val="24"/>
          <w:szCs w:val="24"/>
        </w:rPr>
        <w:t xml:space="preserve"> </w:t>
      </w:r>
      <w:r w:rsidR="00EC2958">
        <w:rPr>
          <w:rFonts w:ascii="Times New Roman" w:hAnsi="Times New Roman" w:cs="Times New Roman"/>
          <w:sz w:val="24"/>
          <w:szCs w:val="24"/>
        </w:rPr>
        <w:fldChar w:fldCharType="begin"/>
      </w:r>
      <w:r w:rsidR="00BC52E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4bP1A8cp","properties":{"formattedCitation":"(\\uc0\\u8220{}Focus On Nursing,\\uc0\\u8221{} 2017)","plainCitation":"(“Focus On Nursing,” 2017)","noteIndex":0},"citationItems":[{"id":201,"uris":["http://zotero.org/users/local/rVaVAHaF/items/VTRWZLKU"],"uri":["http://zotero.org/users/local/rVaVAHaF/items/VTRWZLKU"],"itemData":{"id":201,"type":"webpage","title":"Focus On Nursing: A High Demand, High Growth Job of the Future","container-title":"Indeed Blog","abstract":"Indeed speaks with Dr. Joyce Knestrick, president of the American Association of Nurse Practitioners about the state of nursing today.","URL":"http://blog.indeed.com/2017/09/14/occupation-spotlight-nursing/","shortTitle":"Focus On Nursing","language":"en-US","issued":{"date-parts":[["2017",9,14]]},"accessed":{"date-parts":[["2019",2,25]]}}}],"schema":"https://github.com/citation-style-language/schema/raw/master/csl-citation.json"} </w:instrText>
      </w:r>
      <w:r w:rsidR="00EC2958">
        <w:rPr>
          <w:rFonts w:ascii="Times New Roman" w:hAnsi="Times New Roman" w:cs="Times New Roman"/>
          <w:sz w:val="24"/>
          <w:szCs w:val="24"/>
        </w:rPr>
        <w:fldChar w:fldCharType="separate"/>
      </w:r>
      <w:r w:rsidR="00BC52E8" w:rsidRPr="00BC52E8">
        <w:rPr>
          <w:rFonts w:ascii="Times New Roman" w:hAnsi="Times New Roman" w:cs="Times New Roman"/>
          <w:sz w:val="24"/>
          <w:szCs w:val="24"/>
        </w:rPr>
        <w:t>(“Focus On Nursing,” 2017)</w:t>
      </w:r>
      <w:r w:rsidR="00EC2958">
        <w:rPr>
          <w:rFonts w:ascii="Times New Roman" w:hAnsi="Times New Roman" w:cs="Times New Roman"/>
          <w:sz w:val="24"/>
          <w:szCs w:val="24"/>
        </w:rPr>
        <w:fldChar w:fldCharType="end"/>
      </w:r>
      <w:r w:rsidR="00AB2E4B">
        <w:rPr>
          <w:rFonts w:ascii="Times New Roman" w:hAnsi="Times New Roman" w:cs="Times New Roman"/>
          <w:sz w:val="24"/>
          <w:szCs w:val="24"/>
        </w:rPr>
        <w:t>.</w:t>
      </w:r>
    </w:p>
    <w:p w:rsidR="00AB2E4B" w:rsidRDefault="007D3A52" w:rsidP="0067040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When I made my mind to be a nurse </w:t>
      </w:r>
      <w:r w:rsidR="00FC7450">
        <w:rPr>
          <w:rFonts w:ascii="Times New Roman" w:hAnsi="Times New Roman" w:cs="Times New Roman"/>
          <w:sz w:val="24"/>
          <w:szCs w:val="24"/>
        </w:rPr>
        <w:t>in future</w:t>
      </w:r>
      <w:r>
        <w:rPr>
          <w:rFonts w:ascii="Times New Roman" w:hAnsi="Times New Roman" w:cs="Times New Roman"/>
          <w:sz w:val="24"/>
          <w:szCs w:val="24"/>
        </w:rPr>
        <w:t xml:space="preserve">, I did not know the facet of the nursing career. The only thing I knew that I want to save lives, nursing is something that I should do in my life. I never measure </w:t>
      </w:r>
      <w:r>
        <w:rPr>
          <w:rFonts w:ascii="Times New Roman" w:hAnsi="Times New Roman" w:cs="Times New Roman"/>
          <w:sz w:val="24"/>
          <w:szCs w:val="24"/>
        </w:rPr>
        <w:t>my career with money. I know nursing is a professional which gives a good reward in the form of both respect and money. Still, money will never be a priority. I would make a difference through my passion, where saving people life is more important than a p</w:t>
      </w:r>
      <w:r>
        <w:rPr>
          <w:rFonts w:ascii="Times New Roman" w:hAnsi="Times New Roman" w:cs="Times New Roman"/>
          <w:sz w:val="24"/>
          <w:szCs w:val="24"/>
        </w:rPr>
        <w:t>aycheck. Also, after becoming a professional nurse, I would like to go back to my country to educate the people about healthcare and to help them as a nurse. To fulfill my dream, I need financial help. I can achieve my goals just after getting a scholarshi</w:t>
      </w:r>
      <w:r>
        <w:rPr>
          <w:rFonts w:ascii="Times New Roman" w:hAnsi="Times New Roman" w:cs="Times New Roman"/>
          <w:sz w:val="24"/>
          <w:szCs w:val="24"/>
        </w:rPr>
        <w:t xml:space="preserve">p for my studies. </w:t>
      </w:r>
    </w:p>
    <w:p w:rsidR="00AB2E4B" w:rsidRDefault="007D3A52" w:rsidP="0067040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our Sincerely,</w:t>
      </w:r>
    </w:p>
    <w:p w:rsidR="00AB2E4B" w:rsidRDefault="007D3A52" w:rsidP="00670401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>Your Name</w:t>
      </w:r>
    </w:p>
    <w:p w:rsidR="00670401" w:rsidRPr="00AA5F44" w:rsidRDefault="007D3A52" w:rsidP="00670401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ab/>
      </w:r>
    </w:p>
    <w:p w:rsidR="00C74D28" w:rsidRDefault="00C74D2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BC52E8" w:rsidP="00AA5F44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BC52E8" w:rsidRDefault="007D3A52" w:rsidP="00BC52E8">
      <w:pPr>
        <w:spacing w:after="0" w:line="480" w:lineRule="auto"/>
        <w:ind w:left="720" w:hanging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</w:t>
      </w:r>
    </w:p>
    <w:p w:rsidR="00BC52E8" w:rsidRPr="00BC52E8" w:rsidRDefault="00EC2958" w:rsidP="00BC52E8">
      <w:pPr>
        <w:pStyle w:val="Bibliography"/>
        <w:rPr>
          <w:rFonts w:ascii="Times New Roman" w:hAnsi="Times New Roman" w:cs="Times New Roman"/>
          <w:sz w:val="24"/>
        </w:rPr>
      </w:pPr>
      <w:r w:rsidRPr="00EC2958">
        <w:fldChar w:fldCharType="begin"/>
      </w:r>
      <w:r w:rsidR="007D3A52">
        <w:instrText xml:space="preserve"> ADDIN ZOTERO_BIBL {"uncited":[],"omitted":[],"custom":[]} CSL_BIBLIOGRAPHY </w:instrText>
      </w:r>
      <w:r w:rsidRPr="00EC2958">
        <w:fldChar w:fldCharType="separate"/>
      </w:r>
      <w:r w:rsidR="007D3A52" w:rsidRPr="00BC52E8">
        <w:rPr>
          <w:rFonts w:ascii="Times New Roman" w:hAnsi="Times New Roman" w:cs="Times New Roman"/>
          <w:sz w:val="24"/>
        </w:rPr>
        <w:t xml:space="preserve">Focus On Nursing: A High Demand, High Growth Job of the Future. (2017, September 14). Retrieved February 25, </w:t>
      </w:r>
      <w:r w:rsidR="007D3A52" w:rsidRPr="00BC52E8">
        <w:rPr>
          <w:rFonts w:ascii="Times New Roman" w:hAnsi="Times New Roman" w:cs="Times New Roman"/>
          <w:sz w:val="24"/>
        </w:rPr>
        <w:t>2019, from http://blog.indeed.com/2017/09/14/occupation-spotlight-nursing/</w:t>
      </w:r>
    </w:p>
    <w:p w:rsidR="00BC52E8" w:rsidRPr="00AA5F44" w:rsidRDefault="00EC2958" w:rsidP="00BC52E8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C52E8" w:rsidRPr="00AA5F44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D3A52" w:rsidRDefault="007D3A52" w:rsidP="00EC2958">
      <w:pPr>
        <w:spacing w:after="0" w:line="240" w:lineRule="auto"/>
      </w:pPr>
      <w:r>
        <w:separator/>
      </w:r>
    </w:p>
  </w:endnote>
  <w:endnote w:type="continuationSeparator" w:id="1">
    <w:p w:rsidR="007D3A52" w:rsidRDefault="007D3A52" w:rsidP="00EC29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D3A52" w:rsidRDefault="007D3A52" w:rsidP="00EC2958">
      <w:pPr>
        <w:spacing w:after="0" w:line="240" w:lineRule="auto"/>
      </w:pPr>
      <w:r>
        <w:separator/>
      </w:r>
    </w:p>
  </w:footnote>
  <w:footnote w:type="continuationSeparator" w:id="1">
    <w:p w:rsidR="007D3A52" w:rsidRDefault="007D3A52" w:rsidP="00EC29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106AF" w:rsidRPr="001A02CC" w:rsidRDefault="007D3A52" w:rsidP="00AA5F44">
    <w:pPr>
      <w:spacing w:after="0" w:line="48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ETTER</w:t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106AF" w:rsidRPr="001A02CC" w:rsidRDefault="007D3A52" w:rsidP="00AA5F44">
    <w:pPr>
      <w:spacing w:after="0" w:line="48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ETTER</w:t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hideGrammaticalErrors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a0NLEwtDQwtDA0sDC0MLNU0lEKTi0uzszPAymwqAUADAypkiwAAAA="/>
  </w:docVars>
  <w:rsids>
    <w:rsidRoot w:val="0008177B"/>
    <w:rsid w:val="00024ABE"/>
    <w:rsid w:val="0008177B"/>
    <w:rsid w:val="00130A33"/>
    <w:rsid w:val="00141074"/>
    <w:rsid w:val="00151F58"/>
    <w:rsid w:val="0016188D"/>
    <w:rsid w:val="00187C02"/>
    <w:rsid w:val="001A02CC"/>
    <w:rsid w:val="00264843"/>
    <w:rsid w:val="00267851"/>
    <w:rsid w:val="002777E7"/>
    <w:rsid w:val="002D4968"/>
    <w:rsid w:val="00334648"/>
    <w:rsid w:val="0034125C"/>
    <w:rsid w:val="00341A9A"/>
    <w:rsid w:val="00471063"/>
    <w:rsid w:val="004A07E8"/>
    <w:rsid w:val="004D42C0"/>
    <w:rsid w:val="004D6074"/>
    <w:rsid w:val="00550EFD"/>
    <w:rsid w:val="00555D27"/>
    <w:rsid w:val="005C20F1"/>
    <w:rsid w:val="00635A7E"/>
    <w:rsid w:val="00666A80"/>
    <w:rsid w:val="00670401"/>
    <w:rsid w:val="006A52E2"/>
    <w:rsid w:val="006E4106"/>
    <w:rsid w:val="00790004"/>
    <w:rsid w:val="007B2D9F"/>
    <w:rsid w:val="007D3A52"/>
    <w:rsid w:val="00803073"/>
    <w:rsid w:val="00877CA7"/>
    <w:rsid w:val="00891424"/>
    <w:rsid w:val="008D5D8B"/>
    <w:rsid w:val="009C351B"/>
    <w:rsid w:val="00A106AF"/>
    <w:rsid w:val="00A36E6A"/>
    <w:rsid w:val="00A4374D"/>
    <w:rsid w:val="00AA5F44"/>
    <w:rsid w:val="00AB2E4B"/>
    <w:rsid w:val="00B405F9"/>
    <w:rsid w:val="00B73412"/>
    <w:rsid w:val="00BC52E8"/>
    <w:rsid w:val="00BF76D8"/>
    <w:rsid w:val="00C5356B"/>
    <w:rsid w:val="00C56444"/>
    <w:rsid w:val="00C74D28"/>
    <w:rsid w:val="00C75C92"/>
    <w:rsid w:val="00CA2688"/>
    <w:rsid w:val="00CF0A51"/>
    <w:rsid w:val="00CF5F18"/>
    <w:rsid w:val="00D5076D"/>
    <w:rsid w:val="00D946EA"/>
    <w:rsid w:val="00D95087"/>
    <w:rsid w:val="00E34B2D"/>
    <w:rsid w:val="00EC2958"/>
    <w:rsid w:val="00EF1641"/>
    <w:rsid w:val="00F33958"/>
    <w:rsid w:val="00F94B9F"/>
    <w:rsid w:val="00FC745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Bibliography">
    <w:name w:val="Bibliography"/>
    <w:basedOn w:val="Normal"/>
    <w:next w:val="Normal"/>
    <w:uiPriority w:val="37"/>
    <w:unhideWhenUsed/>
    <w:rsid w:val="00BC52E8"/>
    <w:pPr>
      <w:spacing w:after="0" w:line="480" w:lineRule="auto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4</Pages>
  <Words>457</Words>
  <Characters>2606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05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Naz</cp:lastModifiedBy>
  <cp:revision>5</cp:revision>
  <dcterms:created xsi:type="dcterms:W3CDTF">2019-02-25T07:53:00Z</dcterms:created>
  <dcterms:modified xsi:type="dcterms:W3CDTF">2019-02-25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4xhKp3C8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